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071A5248" w:rsidR="00890018" w:rsidRDefault="00E55333">
      <w:r w:rsidRPr="00890018">
        <w:rPr>
          <w:b/>
        </w:rPr>
        <w:lastRenderedPageBreak/>
        <w:t xml:space="preserve">Figure </w:t>
      </w:r>
      <w:r w:rsidR="00B710B5">
        <w:rPr>
          <w:b/>
        </w:rPr>
        <w:t>QUZ</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r w:rsidR="00792C98">
        <w:t>4</w:t>
      </w:r>
      <w:r w:rsidR="00C137F2">
        <w:t>b) and (</w:t>
      </w:r>
      <w:proofErr w:type="spellStart"/>
      <w:r w:rsidR="00C137F2">
        <w:t>g,h</w:t>
      </w:r>
      <w:proofErr w:type="spellEnd"/>
      <w:r w:rsidR="00C137F2">
        <w:t>) the multivariate (MV) model (</w:t>
      </w:r>
      <w:r w:rsidR="005711DB">
        <w:t xml:space="preserve">Figure </w:t>
      </w:r>
      <w:r w:rsidR="000411BC">
        <w:t>5</w:t>
      </w:r>
      <w:r w:rsidR="00C137F2">
        <w:t>b). Map projection used: WG</w:t>
      </w:r>
      <w:r w:rsidR="00CD41CE">
        <w:t>S8</w:t>
      </w:r>
      <w:r w:rsidR="00C137F2">
        <w:t>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535AA5F2" w:rsidR="00890018" w:rsidRDefault="00890018" w:rsidP="00890018">
      <w:r w:rsidRPr="00890018">
        <w:rPr>
          <w:b/>
        </w:rPr>
        <w:lastRenderedPageBreak/>
        <w:t xml:space="preserve">Figure </w:t>
      </w:r>
      <w:r w:rsidR="00B710B5">
        <w:rPr>
          <w:b/>
        </w:rPr>
        <w:t>XYZ</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r w:rsidR="00792C98">
        <w:t>4</w:t>
      </w:r>
      <w:r w:rsidR="00ED3EE4">
        <w:t>b) and (</w:t>
      </w:r>
      <w:proofErr w:type="spellStart"/>
      <w:r w:rsidR="00ED3EE4">
        <w:t>g,h</w:t>
      </w:r>
      <w:proofErr w:type="spellEnd"/>
      <w:r w:rsidR="00ED3EE4">
        <w:t>) the multivariate (MV) model (</w:t>
      </w:r>
      <w:r w:rsidR="005711DB">
        <w:t xml:space="preserve">Figure </w:t>
      </w:r>
      <w:r w:rsidR="000411BC">
        <w:t>5</w:t>
      </w:r>
      <w:r w:rsidR="00ED3EE4">
        <w:t>b). Map projection used: WG</w:t>
      </w:r>
      <w:r w:rsidR="000967B1">
        <w:t>S8</w:t>
      </w:r>
      <w:r w:rsidR="00ED3EE4">
        <w:t>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w:t>
      </w:r>
      <w:r w:rsidR="000E5F4B" w:rsidRPr="007C6590">
        <w:rPr>
          <w:rFonts w:hAnsi="Times New Roman" w:cs="Times New Roman"/>
        </w:rPr>
        <w:t>Figures S1</w:t>
      </w:r>
      <w:r w:rsidR="00270CE5" w:rsidRPr="007C6590">
        <w:rPr>
          <w:rFonts w:hAnsi="Times New Roman" w:cs="Times New Roman"/>
        </w:rPr>
        <w:t>–</w:t>
      </w:r>
      <w:r w:rsidR="000E5F4B" w:rsidRPr="007C6590">
        <w:rPr>
          <w:rFonts w:hAnsi="Times New Roman" w:cs="Times New Roman"/>
        </w:rPr>
        <w:t>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4C4FCEAD" w:rsidR="003F24C4" w:rsidRDefault="00F662DD" w:rsidP="003F24C4">
      <w:r w:rsidRPr="00C072BC">
        <w:rPr>
          <w:b/>
        </w:rPr>
        <w:lastRenderedPageBreak/>
        <w:t xml:space="preserve">Figure </w:t>
      </w:r>
      <w:r w:rsidR="008836CB">
        <w:rPr>
          <w:b/>
        </w:rPr>
        <w:t>S5</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52570D">
        <w:t>1</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w:t>
      </w:r>
      <w:r w:rsidR="008836CB">
        <w:t>S8</w:t>
      </w:r>
      <w:r w:rsidR="000215CA">
        <w:t>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1AC6E073" w:rsidR="00A946F1" w:rsidRDefault="003F24C4">
      <w:r w:rsidRPr="003F24C4">
        <w:rPr>
          <w:b/>
          <w:bCs/>
        </w:rPr>
        <w:lastRenderedPageBreak/>
        <w:t xml:space="preserve">Figure </w:t>
      </w:r>
      <w:r w:rsidR="002A2B29">
        <w:rPr>
          <w:b/>
          <w:bCs/>
        </w:rPr>
        <w:t>S6</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r w:rsidR="000E27E9">
        <w:t>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w:t>
      </w:r>
      <w:r w:rsidR="00C54D26">
        <w:t>S8</w:t>
      </w:r>
      <w:r w:rsidR="00607B6A">
        <w:t>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442AADF9" w:rsidR="006D735A" w:rsidRDefault="00A946F1" w:rsidP="00F662DD">
      <w:r w:rsidRPr="00A946F1">
        <w:rPr>
          <w:b/>
        </w:rPr>
        <w:t xml:space="preserve">Figure </w:t>
      </w:r>
      <w:bookmarkStart w:id="1" w:name="_GoBack"/>
      <w:bookmarkEnd w:id="1"/>
      <w:r w:rsidR="00C22B1C">
        <w:rPr>
          <w:b/>
        </w:rPr>
        <w:t>S8</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xml:space="preserve">; Figure </w:t>
      </w:r>
      <w:r w:rsidR="002A2B29">
        <w:t>S6</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w:t>
      </w:r>
      <w:r w:rsidR="0083472C" w:rsidRPr="007C6590">
        <w:rPr>
          <w:rFonts w:hAnsi="Times New Roman" w:cs="Times New Roman"/>
        </w:rPr>
        <w:t>S1</w:t>
      </w:r>
      <w:r w:rsidR="003212E6" w:rsidRPr="007C6590">
        <w:rPr>
          <w:rFonts w:hAnsi="Times New Roman" w:cs="Times New Roman"/>
        </w:rPr>
        <w:t>–</w:t>
      </w:r>
      <w:r w:rsidR="0083472C" w:rsidRPr="007C6590">
        <w:rPr>
          <w:rFonts w:hAnsi="Times New Roman" w:cs="Times New Roman"/>
        </w:rPr>
        <w:t>S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281EF2BB" w:rsidR="006D735A" w:rsidRDefault="00892DC6">
      <w:r>
        <w:rPr>
          <w:b/>
        </w:rPr>
        <w:t xml:space="preserve">Figure </w:t>
      </w:r>
      <w:r w:rsidR="00E4300A">
        <w:rPr>
          <w:b/>
        </w:rPr>
        <w:t>S7</w:t>
      </w:r>
      <w:r w:rsidR="00317115" w:rsidRPr="00A946F1">
        <w:rPr>
          <w:b/>
        </w:rPr>
        <w:t>:</w:t>
      </w:r>
      <w:r w:rsidR="00317115">
        <w:rPr>
          <w:b/>
        </w:rPr>
        <w:t xml:space="preserve"> </w:t>
      </w:r>
      <w:r w:rsidR="00431B69">
        <w:t>Simple linear regressions of vascular plant species richness, excluding species richness hotspots</w:t>
      </w:r>
      <w:r w:rsidR="00773E55">
        <w:t xml:space="preserve"> (defined in terms of their residuals from the full PC1-based ANCOVAs; Figure </w:t>
      </w:r>
      <w:r w:rsidR="004F21EB">
        <w:t>S5</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8F7ABA" w:rsidRPr="008F7ABA">
        <w:rPr>
          <w:highlight w:val="yellow"/>
        </w:rPr>
        <w:t>1</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99B9D" w14:textId="77777777" w:rsidR="00FB4B66" w:rsidRDefault="00FB4B66">
      <w:pPr>
        <w:spacing w:after="0"/>
      </w:pPr>
      <w:r>
        <w:separator/>
      </w:r>
    </w:p>
  </w:endnote>
  <w:endnote w:type="continuationSeparator" w:id="0">
    <w:p w14:paraId="77D71F6E" w14:textId="77777777" w:rsidR="00FB4B66" w:rsidRDefault="00FB4B66">
      <w:pPr>
        <w:spacing w:after="0"/>
      </w:pPr>
      <w:r>
        <w:continuationSeparator/>
      </w:r>
    </w:p>
  </w:endnote>
  <w:endnote w:type="continuationNotice" w:id="1">
    <w:p w14:paraId="5C526A2A" w14:textId="77777777" w:rsidR="00FB4B66" w:rsidRDefault="00FB4B6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89BE4" w14:textId="77777777" w:rsidR="00FB4B66" w:rsidRDefault="00FB4B66">
      <w:r>
        <w:separator/>
      </w:r>
    </w:p>
  </w:footnote>
  <w:footnote w:type="continuationSeparator" w:id="0">
    <w:p w14:paraId="6A5362E1" w14:textId="77777777" w:rsidR="00FB4B66" w:rsidRDefault="00FB4B66">
      <w:r>
        <w:continuationSeparator/>
      </w:r>
    </w:p>
  </w:footnote>
  <w:footnote w:type="continuationNotice" w:id="1">
    <w:p w14:paraId="0F820621" w14:textId="77777777" w:rsidR="00FB4B66" w:rsidRDefault="00FB4B6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02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4B66"/>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329881-9EA6-1646-96B5-CC2E1BFD1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7</TotalTime>
  <Pages>21</Pages>
  <Words>2169</Words>
  <Characters>1236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0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73</cp:revision>
  <cp:lastPrinted>2019-11-19T13:01:00Z</cp:lastPrinted>
  <dcterms:created xsi:type="dcterms:W3CDTF">2019-12-03T09:32:00Z</dcterms:created>
  <dcterms:modified xsi:type="dcterms:W3CDTF">2020-01-10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